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488CDA9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0000B5">
        <w:rPr>
          <w:rFonts w:ascii="Spectral" w:hAnsi="Spectral"/>
          <w:bCs/>
          <w:color w:val="000000"/>
          <w:sz w:val="22"/>
          <w:szCs w:val="22"/>
          <w:lang w:val="en-US"/>
        </w:rPr>
        <w:t>118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2011CE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334780D8" w14:textId="77777777" w:rsidR="000000B5" w:rsidRDefault="0031138C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proofErr w:type="gramStart"/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</w:t>
      </w:r>
      <w:proofErr w:type="gramEnd"/>
      <w:r w:rsidRPr="0031138C">
        <w:rPr>
          <w:rFonts w:ascii="Spectral" w:hAnsi="Spectral"/>
          <w:sz w:val="22"/>
          <w:szCs w:val="22"/>
          <w:u w:val="single"/>
          <w:lang w:val="en-US"/>
        </w:rPr>
        <w:t>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0000B5">
        <w:rPr>
          <w:rFonts w:ascii="Spectral" w:hAnsi="Spectral"/>
          <w:sz w:val="22"/>
          <w:szCs w:val="22"/>
          <w:lang w:val="en-US"/>
        </w:rPr>
        <w:t>2022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2AFCE48D" w14:textId="777C57DE" w:rsidR="0031138C" w:rsidRPr="0031138C" w:rsidRDefault="000000B5" w:rsidP="000000B5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="0031138C" w:rsidRPr="003059C8">
        <w:rPr>
          <w:rFonts w:ascii="Spectral" w:hAnsi="Spectral"/>
          <w:b/>
          <w:sz w:val="22"/>
          <w:szCs w:val="22"/>
          <w:lang w:val="en-CA"/>
        </w:rPr>
        <w:t>*</w:t>
      </w:r>
      <w:r w:rsidR="0031138C"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011CE">
        <w:fldChar w:fldCharType="begin"/>
      </w:r>
      <w:r w:rsidR="002011CE">
        <w:instrText>HYPERLINK "https://greatergood.berkeley.edu/article/item/how_life_could_get_better_or_worse_after_covid"</w:instrText>
      </w:r>
      <w:r w:rsidR="002011CE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2011CE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011CE">
        <w:fldChar w:fldCharType="begin"/>
      </w:r>
      <w:r w:rsidR="002011CE">
        <w:instrText>HYPERLINK "https://foreignpolicy.com/2021/03/18/pandemic-social-science-predictions-wrong/"</w:instrText>
      </w:r>
      <w:r w:rsidR="002011CE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2011CE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lastRenderedPageBreak/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011CE">
        <w:fldChar w:fldCharType="begin"/>
      </w:r>
      <w:r w:rsidR="002011CE">
        <w:instrText>HYPERLINK "https://medium.com/templeton-world/want-to-defeat-the-coronavirus-empower-people-to-follow-the-rules-better-60dfc7d6dc1"</w:instrText>
      </w:r>
      <w:r w:rsidR="002011CE">
        <w:fldChar w:fldCharType="separate"/>
      </w:r>
      <w:r w:rsidRPr="00ED6532">
        <w:rPr>
          <w:rStyle w:val="Hyperlink"/>
        </w:rPr>
        <w:t>https://medium.com/templeton-world/want-to-defeat-the-coronavirus-empower-people-to-follow-the-rules-better-60dfc7d6dc1</w:t>
      </w:r>
      <w:r w:rsidR="002011CE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011CE">
        <w:fldChar w:fldCharType="begin"/>
      </w:r>
      <w:r w:rsidR="002011CE">
        <w:instrText>HYPERLINK "https://theconversation.com/words-of-wisdom-4-tips-from-experts-on-how-to-endure-until-the-covid-19-pandemic-ends-152162"</w:instrText>
      </w:r>
      <w:r w:rsidR="002011CE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2011CE">
        <w:rPr>
          <w:rStyle w:val="Hyperlink"/>
          <w:rFonts w:ascii="Spectral" w:hAnsi="Spectral"/>
          <w:sz w:val="22"/>
          <w:szCs w:val="22"/>
        </w:rPr>
        <w:fldChar w:fldCharType="end"/>
      </w:r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0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2011CE">
        <w:fldChar w:fldCharType="begin"/>
      </w:r>
      <w:r w:rsidR="002011CE">
        <w:instrText>HYPERLINK "https://aeon.co/essays/how-psychological-scientists-found-the-empirical-path-to-wisdom"</w:instrText>
      </w:r>
      <w:r w:rsidR="002011CE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2011CE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2011CE">
        <w:fldChar w:fldCharType="begin"/>
      </w:r>
      <w:r w:rsidR="002011CE">
        <w:instrText>HYPERLINK "http://www.hrzone.com/perform/people/the-stark-nature-of-wisdom-and-what-you-need-to-know-to-have-more-of-it"</w:instrText>
      </w:r>
      <w:r w:rsidR="002011CE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2011CE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2011CE">
        <w:fldChar w:fldCharType="begin"/>
      </w:r>
      <w:r w:rsidR="002011CE">
        <w:instrText>HYPERLINK "http://www.forbes.com/sites/datafreaks/2015/04/07/why-we-give-great-advice-to-others-but-cant-take-it-ourselves/" \l "24b2dc617c8b"</w:instrText>
      </w:r>
      <w:r w:rsidR="002011CE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2011CE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7DA6037D" w14:textId="77777777" w:rsidR="005C7FE4" w:rsidRDefault="005C7FE4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  <w:r>
        <w:rPr>
          <w:rFonts w:ascii="NeueHaasGroteskDisp Pro Md" w:hAnsi="NeueHaasGroteskDisp Pro Md"/>
          <w:bCs/>
          <w:color w:val="000000"/>
          <w:lang w:val="en-GB"/>
        </w:rPr>
        <w:br w:type="page"/>
      </w:r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6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2011CE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25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37BAA40B" w:rsidR="00EC645E" w:rsidRDefault="00EC645E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the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2011CE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6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2011C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7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>
        <w:rPr>
          <w:rFonts w:ascii="Spectral" w:hAnsi="Spectral"/>
          <w:sz w:val="22"/>
          <w:szCs w:val="22"/>
          <w:lang w:val="en-US"/>
        </w:rPr>
        <w:t>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 xml:space="preserve">.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lastRenderedPageBreak/>
        <w:t xml:space="preserve">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8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lastRenderedPageBreak/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9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9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 xml:space="preserve">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0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0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1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1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2" w:name="_Hlk61029988"/>
            <w:bookmarkStart w:id="43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4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2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3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5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56A0C9AD" w:rsidR="00621294" w:rsidRPr="003059C8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27E85F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47568A40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7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8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8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9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9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7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0" w:name="_Hlk47042836"/>
      <w:bookmarkEnd w:id="46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0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1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2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2"/>
      <w:r w:rsidRPr="003059C8">
        <w:rPr>
          <w:rFonts w:ascii="Spectral" w:hAnsi="Spectral"/>
          <w:i/>
          <w:sz w:val="22"/>
          <w:szCs w:val="22"/>
          <w:lang w:val="en-US" w:eastAsia="en-CA"/>
        </w:rPr>
        <w:t>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1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3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3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706"/>
            <w:bookmarkEnd w:id="5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73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7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15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8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91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2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2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2"/>
          </w:p>
        </w:tc>
      </w:tr>
      <w:bookmarkEnd w:id="6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3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4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4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  <w:bookmarkEnd w:id="66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7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8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8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8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9"/>
      <w:headerReference w:type="default" r:id="rId30"/>
      <w:footerReference w:type="even" r:id="rId31"/>
      <w:footerReference w:type="default" r:id="rId32"/>
      <w:headerReference w:type="first" r:id="rId33"/>
      <w:footerReference w:type="first" r:id="rId3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A99632" w14:textId="77777777" w:rsidR="002011CE" w:rsidRDefault="002011CE">
      <w:r>
        <w:separator/>
      </w:r>
    </w:p>
  </w:endnote>
  <w:endnote w:type="continuationSeparator" w:id="0">
    <w:p w14:paraId="55A4F330" w14:textId="77777777" w:rsidR="002011CE" w:rsidRDefault="002011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A628C0" w14:textId="77777777" w:rsidR="002011CE" w:rsidRDefault="002011CE">
      <w:r>
        <w:separator/>
      </w:r>
    </w:p>
  </w:footnote>
  <w:footnote w:type="continuationSeparator" w:id="0">
    <w:p w14:paraId="008EB562" w14:textId="77777777" w:rsidR="002011CE" w:rsidRDefault="002011C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www.youtube.com/c/TheStoa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blogs.scientificamerican.com/observations/when-reasonable-trumps-rational/" TargetMode="External"/><Relationship Id="rId34" Type="http://schemas.openxmlformats.org/officeDocument/2006/relationships/footer" Target="footer3.xm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cancovid.ca/" TargetMode="External"/><Relationship Id="rId33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://www.WorldafterCovid.info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spsp.org/news-center/blog/future-prediction-culture" TargetMode="External"/><Relationship Id="rId32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://blogs.cardiff.ac.uk/openfordebate/2018/01/01/how-to-find-wisdom-in-a-divided-society/" TargetMode="External"/><Relationship Id="rId28" Type="http://schemas.openxmlformats.org/officeDocument/2006/relationships/hyperlink" Target="https://www.geographyofphilosophy.com/" TargetMode="External"/><Relationship Id="rId36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://pathwaystocharacter.org/a-pathway-to-wisdom-in-the-face-of-adversity-type-of-self-reflection-matters/" TargetMode="External"/><Relationship Id="rId27" Type="http://schemas.openxmlformats.org/officeDocument/2006/relationships/hyperlink" Target="https://www.hanoiphilosophyforum.org/" TargetMode="External"/><Relationship Id="rId30" Type="http://schemas.openxmlformats.org/officeDocument/2006/relationships/header" Target="header2.xml"/><Relationship Id="rId35" Type="http://schemas.openxmlformats.org/officeDocument/2006/relationships/fontTable" Target="fontTable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84</TotalTime>
  <Pages>43</Pages>
  <Words>14764</Words>
  <Characters>84161</Characters>
  <Application>Microsoft Office Word</Application>
  <DocSecurity>0</DocSecurity>
  <Lines>701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14</cp:revision>
  <cp:lastPrinted>2022-05-22T16:25:00Z</cp:lastPrinted>
  <dcterms:created xsi:type="dcterms:W3CDTF">2021-03-19T00:08:00Z</dcterms:created>
  <dcterms:modified xsi:type="dcterms:W3CDTF">2022-06-30T2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